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3611E1" w14:textId="77777777" w:rsidR="00BE3CBF" w:rsidRDefault="00BE3CBF" w:rsidP="00BE3CBF">
      <w:pPr>
        <w:pStyle w:val="H2"/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5625F0CD" wp14:editId="0893CCA8">
            <wp:extent cx="2917190" cy="509866"/>
            <wp:effectExtent l="0" t="0" r="0" b="5080"/>
            <wp:docPr id="1" name="Picture 1" descr="A picture containing text,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ign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936" cy="569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58DD12" w14:textId="7E533A85" w:rsidR="00BE3CBF" w:rsidRPr="0053460B" w:rsidRDefault="00BE3CBF" w:rsidP="00BE3CBF">
      <w:pPr>
        <w:pStyle w:val="H2"/>
        <w:rPr>
          <w:rFonts w:ascii="Times New Roman" w:hAnsi="Times New Roman" w:cs="Times New Roman"/>
          <w:i/>
          <w:color w:val="000000" w:themeColor="text1"/>
          <w:sz w:val="22"/>
          <w:szCs w:val="22"/>
        </w:rPr>
      </w:pP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If you intend to use this questionnaire for your project, please cite the publication </w:t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TYXZvaWE8L0F1dGhvcj48WWVhcj4yMDIwPC9ZZWFyPjxS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</w:fldData>
        </w:fldChar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 </w:instrText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TYXZvaWE8L0F1dGhvcj48WWVhcj4yMDIwPC9ZZWFyPjxS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</w:fldData>
        </w:fldChar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.DATA </w:instrText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separate"/>
      </w:r>
      <w:r w:rsidR="00734548">
        <w:rPr>
          <w:rFonts w:ascii="Times New Roman" w:hAnsi="Times New Roman" w:cs="Times New Roman"/>
          <w:i/>
          <w:noProof/>
          <w:color w:val="000000" w:themeColor="text1"/>
          <w:sz w:val="22"/>
          <w:szCs w:val="22"/>
        </w:rPr>
        <w:t>[1, 2]</w:t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="00734548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and inform the authors</w:t>
      </w:r>
      <w:r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by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sending an e-mail to </w:t>
      </w:r>
      <w:hyperlink r:id="rId6" w:history="1">
        <w:r w:rsidRPr="004828E6">
          <w:rPr>
            <w:rStyle w:val="Hyperlink"/>
            <w:rFonts w:ascii="Times New Roman" w:hAnsi="Times New Roman" w:cs="Times New Roman"/>
            <w:i/>
            <w:sz w:val="22"/>
            <w:szCs w:val="22"/>
          </w:rPr>
          <w:t>preparedness@hsph.harvard.edu</w:t>
        </w:r>
      </w:hyperlink>
    </w:p>
    <w:p w14:paraId="1A26E544" w14:textId="77777777" w:rsidR="00BE3CBF" w:rsidRDefault="00BE3CBF" w:rsidP="00FA6E4C">
      <w:pPr>
        <w:widowControl w:val="0"/>
        <w:autoSpaceDE w:val="0"/>
        <w:autoSpaceDN w:val="0"/>
        <w:adjustRightInd w:val="0"/>
        <w:ind w:left="360" w:hanging="360"/>
      </w:pPr>
    </w:p>
    <w:p w14:paraId="531CBF01" w14:textId="70172048" w:rsidR="00A231F1" w:rsidRPr="00734548" w:rsidRDefault="00A231F1" w:rsidP="00FA6E4C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ind w:left="360"/>
        <w:rPr>
          <w:rFonts w:cs="Times New Roman"/>
          <w:b/>
          <w:bCs/>
        </w:rPr>
      </w:pPr>
      <w:r w:rsidRPr="00734548">
        <w:rPr>
          <w:rFonts w:cs="Times New Roman"/>
          <w:b/>
          <w:bCs/>
        </w:rPr>
        <w:t>The following statements ask about your thoughts and feelings in a variety of situations. For each statement, indicate how well it describes you by choosing the appropriate number on a scale from 0 to 4</w:t>
      </w:r>
      <w:r w:rsidR="00C31EFD" w:rsidRPr="00734548">
        <w:rPr>
          <w:rFonts w:cs="Times New Roman"/>
          <w:b/>
          <w:bCs/>
        </w:rPr>
        <w:t xml:space="preserve">: </w:t>
      </w:r>
      <w:r w:rsidR="00734548">
        <w:rPr>
          <w:rFonts w:cs="Times New Roman"/>
          <w:b/>
          <w:bCs/>
        </w:rPr>
        <w:fldChar w:fldCharType="begin"/>
      </w:r>
      <w:r w:rsidR="00734548">
        <w:rPr>
          <w:rFonts w:cs="Times New Roman"/>
          <w:b/>
          <w:bCs/>
        </w:rPr>
        <w:instrText xml:space="preserve"> ADDIN EN.CITE &lt;EndNote&gt;&lt;Cite&gt;&lt;Author&gt;Van Dyne&lt;/Author&gt;&lt;Year&gt;2009&lt;/Year&gt;&lt;RecNum&gt;2&lt;/RecNum&gt;&lt;DisplayText&gt;[3]&lt;/DisplayText&gt;&lt;record&gt;&lt;rec-number&gt;2&lt;/rec-number&gt;&lt;foreign-keys&gt;&lt;key app="EN" db-id="pdf0a2wdcz99e7edstop2vz4s2sfzpp22zw5" timestamp="1643223271"&gt;2&lt;/key&gt;&lt;/foreign-keys&gt;&lt;ref-type name="Book Section"&gt;5&lt;/ref-type&gt;&lt;contributors&gt;&lt;authors&gt;&lt;author&gt;Van Dyne, Linn&lt;/author&gt;&lt;author&gt;Ang, Soon&lt;/author&gt;&lt;author&gt;Koh, Christine&lt;/author&gt;&lt;/authors&gt;&lt;/contributors&gt;&lt;titles&gt;&lt;title&gt;Cultural intelligence: Measurement and scale development&lt;/title&gt;&lt;secondary-title&gt;Contemporary leadership and intercultural competence: Exploring the cross-cultural dynamics within organizations.&lt;/secondary-title&gt;&lt;/titles&gt;&lt;pages&gt;233-254&lt;/pages&gt;&lt;keywords&gt;&lt;keyword&gt;*Competence&lt;/keyword&gt;&lt;keyword&gt;*Cross Cultural Psychology&lt;/keyword&gt;&lt;keyword&gt;*Intelligence&lt;/keyword&gt;&lt;keyword&gt;*Measurement&lt;/keyword&gt;&lt;keyword&gt;*Test Validity&lt;/keyword&gt;&lt;keyword&gt;Culture (Anthropological)&lt;/keyword&gt;&lt;/keywords&gt;&lt;dates&gt;&lt;year&gt;2009&lt;/year&gt;&lt;/dates&gt;&lt;pub-location&gt;Thousand Oaks, CA, US&lt;/pub-location&gt;&lt;publisher&gt;Sage Publications, Inc&lt;/publisher&gt;&lt;isbn&gt;978-1-4129-5453-2 (Paperback); 978-1-4129-5452-5 (Hardcover)&lt;/isbn&gt;&lt;urls&gt;&lt;/urls&gt;&lt;electronic-resource-num&gt;10.4135/9781452274942.n18&lt;/electronic-resource-num&gt;&lt;/record&gt;&lt;/Cite&gt;&lt;/EndNote&gt;</w:instrText>
      </w:r>
      <w:r w:rsidR="00734548">
        <w:rPr>
          <w:rFonts w:cs="Times New Roman"/>
          <w:b/>
          <w:bCs/>
        </w:rPr>
        <w:fldChar w:fldCharType="separate"/>
      </w:r>
      <w:r w:rsidR="00734548">
        <w:rPr>
          <w:rFonts w:cs="Times New Roman"/>
          <w:b/>
          <w:bCs/>
          <w:noProof/>
        </w:rPr>
        <w:t>[3]</w:t>
      </w:r>
      <w:r w:rsidR="00734548">
        <w:rPr>
          <w:rFonts w:cs="Times New Roman"/>
          <w:b/>
          <w:bCs/>
        </w:rPr>
        <w:fldChar w:fldCharType="end"/>
      </w:r>
    </w:p>
    <w:p w14:paraId="10D86C7F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tbl>
      <w:tblPr>
        <w:tblStyle w:val="TableGrid"/>
        <w:tblW w:w="8928" w:type="dxa"/>
        <w:tblLook w:val="00A0" w:firstRow="1" w:lastRow="0" w:firstColumn="1" w:lastColumn="0" w:noHBand="0" w:noVBand="0"/>
      </w:tblPr>
      <w:tblGrid>
        <w:gridCol w:w="2448"/>
        <w:gridCol w:w="1296"/>
        <w:gridCol w:w="1296"/>
        <w:gridCol w:w="1296"/>
        <w:gridCol w:w="1296"/>
        <w:gridCol w:w="1296"/>
      </w:tblGrid>
      <w:tr w:rsidR="00832C93" w:rsidRPr="00832C93" w14:paraId="2FE8570F" w14:textId="77777777" w:rsidTr="00832C93">
        <w:tc>
          <w:tcPr>
            <w:tcW w:w="2448" w:type="dxa"/>
          </w:tcPr>
          <w:p w14:paraId="59C7038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2DF1F2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4BAA4C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  <w:r w:rsidRPr="00832C93">
              <w:rPr>
                <w:rFonts w:cs="Times New Roman"/>
              </w:rPr>
              <w:t>0 (does not describe me very well)</w:t>
            </w:r>
          </w:p>
        </w:tc>
        <w:tc>
          <w:tcPr>
            <w:tcW w:w="1296" w:type="dxa"/>
          </w:tcPr>
          <w:p w14:paraId="074F89E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1</w:t>
            </w:r>
          </w:p>
        </w:tc>
        <w:tc>
          <w:tcPr>
            <w:tcW w:w="1296" w:type="dxa"/>
          </w:tcPr>
          <w:p w14:paraId="116A648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2</w:t>
            </w:r>
          </w:p>
        </w:tc>
        <w:tc>
          <w:tcPr>
            <w:tcW w:w="1296" w:type="dxa"/>
          </w:tcPr>
          <w:p w14:paraId="39A00B7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3</w:t>
            </w:r>
          </w:p>
        </w:tc>
        <w:tc>
          <w:tcPr>
            <w:tcW w:w="1296" w:type="dxa"/>
          </w:tcPr>
          <w:p w14:paraId="4BE51F2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  <w:r w:rsidRPr="00832C93">
              <w:rPr>
                <w:rFonts w:cs="Times New Roman"/>
              </w:rPr>
              <w:t>4 (describes me very well)</w:t>
            </w:r>
          </w:p>
        </w:tc>
      </w:tr>
      <w:tr w:rsidR="00832C93" w:rsidRPr="00832C93" w14:paraId="229908E6" w14:textId="77777777" w:rsidTr="007573F9">
        <w:trPr>
          <w:trHeight w:val="746"/>
        </w:trPr>
        <w:tc>
          <w:tcPr>
            <w:tcW w:w="2448" w:type="dxa"/>
          </w:tcPr>
          <w:p w14:paraId="7F60B00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 xml:space="preserve">a. I enjoy interacting with people from different cultures. </w:t>
            </w:r>
          </w:p>
        </w:tc>
        <w:tc>
          <w:tcPr>
            <w:tcW w:w="1296" w:type="dxa"/>
          </w:tcPr>
          <w:p w14:paraId="3B4D73E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565294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  <w:p w14:paraId="34ED955C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987BAF9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71CA00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034D20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56A8FC4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41A2CA4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B2F72A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64D8FA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88C3170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5516BA2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6F9AE67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487468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4AA96C4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F66CD98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5EA2BB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39CE49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4FAB3D9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0D265D3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832C93" w:rsidRPr="00832C93" w14:paraId="32645019" w14:textId="77777777" w:rsidTr="00832C93">
        <w:tc>
          <w:tcPr>
            <w:tcW w:w="2448" w:type="dxa"/>
          </w:tcPr>
          <w:p w14:paraId="63F730B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b. I am confident that I can socialize with people from a culture that is unfamiliar to me.</w:t>
            </w:r>
          </w:p>
        </w:tc>
        <w:tc>
          <w:tcPr>
            <w:tcW w:w="1296" w:type="dxa"/>
          </w:tcPr>
          <w:p w14:paraId="1D1443D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D7C6EF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9B9F956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E9F1889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87CED6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BAC53A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D11C8DE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E53C405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E939F5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05507A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9126D5A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2F9E292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775E2D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08B356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78D9E24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EF8BB7A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73CE1A7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5A9B58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AA70C63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592F8EC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832C93" w:rsidRPr="00832C93" w14:paraId="332B1FD4" w14:textId="77777777" w:rsidTr="00832C93">
        <w:tc>
          <w:tcPr>
            <w:tcW w:w="2448" w:type="dxa"/>
          </w:tcPr>
          <w:p w14:paraId="4D61AB2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c. I am sure I can deal with the stress of adjusting to a culture that is new to me.</w:t>
            </w:r>
          </w:p>
        </w:tc>
        <w:tc>
          <w:tcPr>
            <w:tcW w:w="1296" w:type="dxa"/>
          </w:tcPr>
          <w:p w14:paraId="36F07387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18CD2E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2834E4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25F6871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1367EA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2A6CBE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3EA208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7EEEEA7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446501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87A560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842E059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8A58AB3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1C6E31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603097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D8F6D87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269CD95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000723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C2AA4D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B01A192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8A027FD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832C93" w:rsidRPr="00832C93" w14:paraId="4E1B1B09" w14:textId="77777777" w:rsidTr="00832C93">
        <w:tc>
          <w:tcPr>
            <w:tcW w:w="2448" w:type="dxa"/>
          </w:tcPr>
          <w:p w14:paraId="1870D8D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d. I enjoy living in cultures that are unfamiliar to me.</w:t>
            </w:r>
          </w:p>
        </w:tc>
        <w:tc>
          <w:tcPr>
            <w:tcW w:w="1296" w:type="dxa"/>
          </w:tcPr>
          <w:p w14:paraId="3C3C6FC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597EDF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090248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4D6DB37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1A483F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F67F41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20C3A9A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A30DF6B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2FF7CB9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0492CE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24D633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DE48DD4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421A4C2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9BA566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C929D64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FACE098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630E3D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CA1608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602234A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B10C9D0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832C93" w:rsidRPr="00832C93" w14:paraId="6B31C697" w14:textId="77777777" w:rsidTr="00832C93">
        <w:tc>
          <w:tcPr>
            <w:tcW w:w="2448" w:type="dxa"/>
          </w:tcPr>
          <w:p w14:paraId="00E9067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e. I am confident that I can get accustomed to shopping while in a different culture</w:t>
            </w:r>
          </w:p>
        </w:tc>
        <w:tc>
          <w:tcPr>
            <w:tcW w:w="1296" w:type="dxa"/>
          </w:tcPr>
          <w:p w14:paraId="06A9765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E2DDE8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0BE5D6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212251B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D262F1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CEAA43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0A9F1E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2B2C9D2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FF5441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F423F82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B8B428F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88523BD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26B907E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371786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324931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3D2C5989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6973B7B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75C6E6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0044DB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0265FB0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</w:tbl>
    <w:p w14:paraId="6F9C7F05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61C1DFDF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1252BB19" w14:textId="77777777" w:rsidR="0063195F" w:rsidRPr="00832C93" w:rsidRDefault="0063195F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5CB8205F" w14:textId="77777777" w:rsidR="0063195F" w:rsidRPr="00832C93" w:rsidRDefault="0063195F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15FEC584" w14:textId="77777777" w:rsidR="0063195F" w:rsidRPr="00832C93" w:rsidRDefault="0063195F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2157B61B" w14:textId="77777777" w:rsidR="0063195F" w:rsidRPr="00832C93" w:rsidRDefault="0063195F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2A2CB85E" w14:textId="77777777" w:rsidR="0063195F" w:rsidRPr="00832C93" w:rsidRDefault="0063195F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5B19B5B6" w14:textId="77777777" w:rsidR="0063195F" w:rsidRPr="00832C93" w:rsidRDefault="0063195F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7D6223D0" w14:textId="77777777" w:rsidR="0063195F" w:rsidRPr="00832C93" w:rsidRDefault="0063195F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4A2B8183" w14:textId="77777777" w:rsidR="00832C93" w:rsidRDefault="00832C93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584EDDFA" w14:textId="6193CCEC" w:rsidR="00A231F1" w:rsidRPr="00734548" w:rsidRDefault="00A231F1" w:rsidP="00FA6E4C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ind w:left="360"/>
        <w:rPr>
          <w:rFonts w:cs="Times New Roman"/>
          <w:b/>
          <w:bCs/>
        </w:rPr>
      </w:pPr>
      <w:r w:rsidRPr="00734548">
        <w:rPr>
          <w:rFonts w:cs="Times New Roman"/>
          <w:b/>
          <w:bCs/>
        </w:rPr>
        <w:lastRenderedPageBreak/>
        <w:t>The following statements ask about your thoughts and feelings in a variety of situations. For each statement, indicate how well it describes you by choosing the appropriate number on a scale from 0 to 4:</w:t>
      </w:r>
      <w:r w:rsidR="00C31EFD" w:rsidRPr="00734548">
        <w:rPr>
          <w:rFonts w:cs="Times New Roman"/>
          <w:b/>
          <w:bCs/>
        </w:rPr>
        <w:t xml:space="preserve"> </w:t>
      </w:r>
      <w:r w:rsidR="00734548">
        <w:rPr>
          <w:rFonts w:cs="Times New Roman"/>
          <w:b/>
          <w:bCs/>
        </w:rPr>
        <w:fldChar w:fldCharType="begin"/>
      </w:r>
      <w:r w:rsidR="00734548">
        <w:rPr>
          <w:rFonts w:cs="Times New Roman"/>
          <w:b/>
          <w:bCs/>
        </w:rPr>
        <w:instrText xml:space="preserve"> ADDIN EN.CITE &lt;EndNote&gt;&lt;Cite&gt;&lt;Author&gt;Wang&lt;/Author&gt;&lt;Year&gt;2003&lt;/Year&gt;&lt;RecNum&gt;3&lt;/RecNum&gt;&lt;DisplayText&gt;[4]&lt;/DisplayText&gt;&lt;record&gt;&lt;rec-number&gt;3&lt;/rec-number&gt;&lt;foreign-keys&gt;&lt;key app="EN" db-id="pdf0a2wdcz99e7edstop2vz4s2sfzpp22zw5" timestamp="1643223273"&gt;3&lt;/key&gt;&lt;/foreign-keys&gt;&lt;ref-type name="Journal Article"&gt;17&lt;/ref-type&gt;&lt;contributors&gt;&lt;authors&gt;&lt;author&gt;Wang, Yu-Wei&lt;/author&gt;&lt;author&gt;Davidson, M Meghan&lt;/author&gt;&lt;author&gt;Yakushko, Oksana F&lt;/author&gt;&lt;author&gt;Savoy, Holly Bielstein&lt;/author&gt;&lt;author&gt;Tan, Jeffrey A&lt;/author&gt;&lt;author&gt;Bleier, Joseph K&lt;/author&gt;&lt;/authors&gt;&lt;/contributors&gt;&lt;titles&gt;&lt;title&gt;The scale of ethnocultural empathy: development, validation, and reliability&lt;/title&gt;&lt;secondary-title&gt;Journal of counseling psychology&lt;/secondary-title&gt;&lt;/titles&gt;&lt;periodical&gt;&lt;full-title&gt;Journal of counseling psychology&lt;/full-title&gt;&lt;/periodical&gt;&lt;pages&gt;221&lt;/pages&gt;&lt;volume&gt;50&lt;/volume&gt;&lt;number&gt;2&lt;/number&gt;&lt;dates&gt;&lt;year&gt;2003&lt;/year&gt;&lt;/dates&gt;&lt;isbn&gt;1939-2168&lt;/isbn&gt;&lt;urls&gt;&lt;/urls&gt;&lt;/record&gt;&lt;/Cite&gt;&lt;/EndNote&gt;</w:instrText>
      </w:r>
      <w:r w:rsidR="00734548">
        <w:rPr>
          <w:rFonts w:cs="Times New Roman"/>
          <w:b/>
          <w:bCs/>
        </w:rPr>
        <w:fldChar w:fldCharType="separate"/>
      </w:r>
      <w:r w:rsidR="00734548">
        <w:rPr>
          <w:rFonts w:cs="Times New Roman"/>
          <w:b/>
          <w:bCs/>
          <w:noProof/>
        </w:rPr>
        <w:t>[4]</w:t>
      </w:r>
      <w:r w:rsidR="00734548">
        <w:rPr>
          <w:rFonts w:cs="Times New Roman"/>
          <w:b/>
          <w:bCs/>
        </w:rPr>
        <w:fldChar w:fldCharType="end"/>
      </w:r>
    </w:p>
    <w:p w14:paraId="64A69A08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tbl>
      <w:tblPr>
        <w:tblStyle w:val="TableGrid"/>
        <w:tblW w:w="8928" w:type="dxa"/>
        <w:tblLook w:val="00A0" w:firstRow="1" w:lastRow="0" w:firstColumn="1" w:lastColumn="0" w:noHBand="0" w:noVBand="0"/>
      </w:tblPr>
      <w:tblGrid>
        <w:gridCol w:w="2448"/>
        <w:gridCol w:w="1296"/>
        <w:gridCol w:w="1296"/>
        <w:gridCol w:w="1296"/>
        <w:gridCol w:w="1296"/>
        <w:gridCol w:w="1296"/>
      </w:tblGrid>
      <w:tr w:rsidR="00A231F1" w:rsidRPr="00832C93" w14:paraId="2FAA5412" w14:textId="77777777" w:rsidTr="00832C93">
        <w:tc>
          <w:tcPr>
            <w:tcW w:w="2448" w:type="dxa"/>
          </w:tcPr>
          <w:p w14:paraId="6670196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58C090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842D4E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  <w:r w:rsidRPr="00832C93">
              <w:rPr>
                <w:rFonts w:cs="Times New Roman"/>
              </w:rPr>
              <w:t xml:space="preserve">0 (does not describe me very well) </w:t>
            </w:r>
          </w:p>
        </w:tc>
        <w:tc>
          <w:tcPr>
            <w:tcW w:w="1296" w:type="dxa"/>
          </w:tcPr>
          <w:p w14:paraId="56EEF597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1</w:t>
            </w:r>
          </w:p>
        </w:tc>
        <w:tc>
          <w:tcPr>
            <w:tcW w:w="1296" w:type="dxa"/>
          </w:tcPr>
          <w:p w14:paraId="285080D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2</w:t>
            </w:r>
          </w:p>
        </w:tc>
        <w:tc>
          <w:tcPr>
            <w:tcW w:w="1296" w:type="dxa"/>
          </w:tcPr>
          <w:p w14:paraId="336C846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3</w:t>
            </w:r>
          </w:p>
        </w:tc>
        <w:tc>
          <w:tcPr>
            <w:tcW w:w="1296" w:type="dxa"/>
          </w:tcPr>
          <w:p w14:paraId="6520A01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  <w:r w:rsidRPr="00832C93">
              <w:rPr>
                <w:rFonts w:cs="Times New Roman"/>
              </w:rPr>
              <w:t>4 (describes me very well)</w:t>
            </w:r>
          </w:p>
        </w:tc>
      </w:tr>
      <w:tr w:rsidR="00A231F1" w:rsidRPr="00832C93" w14:paraId="18361775" w14:textId="77777777" w:rsidTr="00832C93">
        <w:tc>
          <w:tcPr>
            <w:tcW w:w="2448" w:type="dxa"/>
          </w:tcPr>
          <w:p w14:paraId="3467F57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 xml:space="preserve">a. I feel irritated when people of different racial or ethnic backgrounds speak their language around me. </w:t>
            </w:r>
          </w:p>
        </w:tc>
        <w:tc>
          <w:tcPr>
            <w:tcW w:w="1296" w:type="dxa"/>
          </w:tcPr>
          <w:p w14:paraId="13413957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841874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4EFDCB4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0F2AF6B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940876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B96FA4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A0BF4F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7C1A801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B572D5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A74447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9746B5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246D315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21C846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B0F361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19BA4D7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B0FAFD7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3D9758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87E1B72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8EFE42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61113EC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A231F1" w:rsidRPr="00832C93" w14:paraId="43489964" w14:textId="77777777" w:rsidTr="00832C93">
        <w:tc>
          <w:tcPr>
            <w:tcW w:w="2448" w:type="dxa"/>
          </w:tcPr>
          <w:p w14:paraId="6E2EAB5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b. I feel annoyed when people do not speak standard English.</w:t>
            </w:r>
          </w:p>
        </w:tc>
        <w:tc>
          <w:tcPr>
            <w:tcW w:w="1296" w:type="dxa"/>
          </w:tcPr>
          <w:p w14:paraId="0F70C9A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4F5E95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9063D66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F6E36EB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623D861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D4D634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CE6E64C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11DD856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101363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689565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DC2EFB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3A736B8E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8F1F2A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4F63F1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5DE3FBA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A3F803C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1276A7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02B596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A128569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394ECAE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A231F1" w:rsidRPr="00832C93" w14:paraId="155F9AD7" w14:textId="77777777" w:rsidTr="00832C93">
        <w:tc>
          <w:tcPr>
            <w:tcW w:w="2448" w:type="dxa"/>
          </w:tcPr>
          <w:p w14:paraId="5331646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c. I get impatient when communicating with people from other racial or ethnic backgrounds, regardless of how well they speak English.</w:t>
            </w:r>
          </w:p>
        </w:tc>
        <w:tc>
          <w:tcPr>
            <w:tcW w:w="1296" w:type="dxa"/>
          </w:tcPr>
          <w:p w14:paraId="28E66DE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B14367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17AB931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C1F6299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B163A3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EC4E18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20D71EF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8D88888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5FAB7C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E692D1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3F50AAE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AA777FA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5B25F3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6FC10C2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F1BB066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644B35A9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45670E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33740C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9BE4A0C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42B8A27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A231F1" w:rsidRPr="00832C93" w14:paraId="4E9A186C" w14:textId="77777777" w:rsidTr="00832C93">
        <w:tc>
          <w:tcPr>
            <w:tcW w:w="2448" w:type="dxa"/>
          </w:tcPr>
          <w:p w14:paraId="0FC3E51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d. I do not understand why people want to keep their racial or ethnic cultural traditions instead of trying to fit into the mainstream.</w:t>
            </w:r>
          </w:p>
        </w:tc>
        <w:tc>
          <w:tcPr>
            <w:tcW w:w="1296" w:type="dxa"/>
          </w:tcPr>
          <w:p w14:paraId="6937E1D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FE0E4E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1BB4BCA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957493E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4A1A69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880CB3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001E1F1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33459AEA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054DDF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2D4609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8895C9D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8B2C6E1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D84896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097B17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6812BC2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478640D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49A337D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5A2FDE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8F3D1AD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CBFA141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A231F1" w:rsidRPr="00832C93" w14:paraId="79FF4140" w14:textId="77777777" w:rsidTr="00832C93">
        <w:tc>
          <w:tcPr>
            <w:tcW w:w="2448" w:type="dxa"/>
          </w:tcPr>
          <w:p w14:paraId="08A7D0F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e. I don't understand why people of different racial or ethnic backgrounds enjoy wearing traditional clothing.</w:t>
            </w:r>
          </w:p>
        </w:tc>
        <w:tc>
          <w:tcPr>
            <w:tcW w:w="1296" w:type="dxa"/>
          </w:tcPr>
          <w:p w14:paraId="29082C2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992DC9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22643F5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109EE70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50D0FC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12273D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1C314AA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3FC8684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09C137B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48439E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FAF4B5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32EAD17A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573130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AAEE2D7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2413B89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B9599B0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535C12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A3F6882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D990251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31FAB505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</w:tbl>
    <w:p w14:paraId="50773C8B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  <w:r w:rsidRPr="00832C93">
        <w:rPr>
          <w:rFonts w:cs="Times New Roman"/>
        </w:rPr>
        <w:tab/>
      </w:r>
    </w:p>
    <w:p w14:paraId="095A89ED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64FC23F0" w14:textId="6461B314" w:rsidR="00A231F1" w:rsidRPr="00734548" w:rsidRDefault="00A231F1" w:rsidP="00FA6E4C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ind w:left="360"/>
        <w:rPr>
          <w:rFonts w:cs="Times New Roman"/>
          <w:b/>
          <w:bCs/>
        </w:rPr>
      </w:pPr>
      <w:r w:rsidRPr="00734548">
        <w:rPr>
          <w:rFonts w:cs="Times New Roman"/>
          <w:b/>
          <w:bCs/>
        </w:rPr>
        <w:br w:type="page"/>
      </w:r>
      <w:r w:rsidRPr="00734548">
        <w:rPr>
          <w:rFonts w:cs="Times New Roman"/>
          <w:b/>
          <w:bCs/>
        </w:rPr>
        <w:lastRenderedPageBreak/>
        <w:t>The following statements ask about your thoughts and feelings in a variety of situations. For each statement, indicate how well it describes you by choosing the appropriate number on a scale from 0 to 4:</w:t>
      </w:r>
      <w:r w:rsidR="00C31EFD" w:rsidRPr="00734548">
        <w:rPr>
          <w:rFonts w:cs="Times New Roman"/>
          <w:b/>
          <w:bCs/>
        </w:rPr>
        <w:t xml:space="preserve"> </w:t>
      </w:r>
      <w:r w:rsidR="00734548">
        <w:rPr>
          <w:rFonts w:cs="Times New Roman"/>
          <w:b/>
          <w:bCs/>
        </w:rPr>
        <w:fldChar w:fldCharType="begin"/>
      </w:r>
      <w:r w:rsidR="00734548">
        <w:rPr>
          <w:rFonts w:cs="Times New Roman"/>
          <w:b/>
          <w:bCs/>
        </w:rPr>
        <w:instrText xml:space="preserve"> ADDIN EN.CITE &lt;EndNote&gt;&lt;Cite&gt;&lt;Author&gt;Wang&lt;/Author&gt;&lt;Year&gt;2003&lt;/Year&gt;&lt;RecNum&gt;3&lt;/RecNum&gt;&lt;DisplayText&gt;[4]&lt;/DisplayText&gt;&lt;record&gt;&lt;rec-number&gt;3&lt;/rec-number&gt;&lt;foreign-keys&gt;&lt;key app="EN" db-id="pdf0a2wdcz99e7edstop2vz4s2sfzpp22zw5" timestamp="1643223273"&gt;3&lt;/key&gt;&lt;/foreign-keys&gt;&lt;ref-type name="Journal Article"&gt;17&lt;/ref-type&gt;&lt;contributors&gt;&lt;authors&gt;&lt;author&gt;Wang, Yu-Wei&lt;/author&gt;&lt;author&gt;Davidson, M Meghan&lt;/author&gt;&lt;author&gt;Yakushko, Oksana F&lt;/author&gt;&lt;author&gt;Savoy, Holly Bielstein&lt;/author&gt;&lt;author&gt;Tan, Jeffrey A&lt;/author&gt;&lt;author&gt;Bleier, Joseph K&lt;/author&gt;&lt;/authors&gt;&lt;/contributors&gt;&lt;titles&gt;&lt;title&gt;The scale of ethnocultural empathy: development, validation, and reliability&lt;/title&gt;&lt;secondary-title&gt;Journal of counseling psychology&lt;/secondary-title&gt;&lt;/titles&gt;&lt;periodical&gt;&lt;full-title&gt;Journal of counseling psychology&lt;/full-title&gt;&lt;/periodical&gt;&lt;pages&gt;221&lt;/pages&gt;&lt;volume&gt;50&lt;/volume&gt;&lt;number&gt;2&lt;/number&gt;&lt;dates&gt;&lt;year&gt;2003&lt;/year&gt;&lt;/dates&gt;&lt;isbn&gt;1939-2168&lt;/isbn&gt;&lt;urls&gt;&lt;/urls&gt;&lt;/record&gt;&lt;/Cite&gt;&lt;/EndNote&gt;</w:instrText>
      </w:r>
      <w:r w:rsidR="00734548">
        <w:rPr>
          <w:rFonts w:cs="Times New Roman"/>
          <w:b/>
          <w:bCs/>
        </w:rPr>
        <w:fldChar w:fldCharType="separate"/>
      </w:r>
      <w:r w:rsidR="00734548">
        <w:rPr>
          <w:rFonts w:cs="Times New Roman"/>
          <w:b/>
          <w:bCs/>
          <w:noProof/>
        </w:rPr>
        <w:t>[4]</w:t>
      </w:r>
      <w:r w:rsidR="00734548">
        <w:rPr>
          <w:rFonts w:cs="Times New Roman"/>
          <w:b/>
          <w:bCs/>
        </w:rPr>
        <w:fldChar w:fldCharType="end"/>
      </w:r>
    </w:p>
    <w:p w14:paraId="37FB893A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tbl>
      <w:tblPr>
        <w:tblStyle w:val="TableGrid"/>
        <w:tblW w:w="8928" w:type="dxa"/>
        <w:tblLook w:val="00A0" w:firstRow="1" w:lastRow="0" w:firstColumn="1" w:lastColumn="0" w:noHBand="0" w:noVBand="0"/>
      </w:tblPr>
      <w:tblGrid>
        <w:gridCol w:w="2448"/>
        <w:gridCol w:w="1296"/>
        <w:gridCol w:w="1296"/>
        <w:gridCol w:w="1296"/>
        <w:gridCol w:w="1296"/>
        <w:gridCol w:w="1296"/>
      </w:tblGrid>
      <w:tr w:rsidR="00832C93" w:rsidRPr="00832C93" w14:paraId="7BC2C3EA" w14:textId="77777777" w:rsidTr="00832C93">
        <w:tc>
          <w:tcPr>
            <w:tcW w:w="2448" w:type="dxa"/>
          </w:tcPr>
          <w:p w14:paraId="47CC442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25F23A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6E65EF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  <w:r w:rsidRPr="00832C93">
              <w:rPr>
                <w:rFonts w:cs="Times New Roman"/>
              </w:rPr>
              <w:t>0 (does not describe me very well) =</w:t>
            </w:r>
            <w:r w:rsidRPr="00832C93">
              <w:rPr>
                <w:rFonts w:cs="Times New Roman"/>
                <w:b/>
                <w:color w:val="FF0000"/>
              </w:rPr>
              <w:t xml:space="preserve"> </w:t>
            </w:r>
          </w:p>
        </w:tc>
        <w:tc>
          <w:tcPr>
            <w:tcW w:w="1296" w:type="dxa"/>
          </w:tcPr>
          <w:p w14:paraId="1ED6A352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1</w:t>
            </w:r>
          </w:p>
        </w:tc>
        <w:tc>
          <w:tcPr>
            <w:tcW w:w="1296" w:type="dxa"/>
          </w:tcPr>
          <w:p w14:paraId="2B444CF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2</w:t>
            </w:r>
          </w:p>
        </w:tc>
        <w:tc>
          <w:tcPr>
            <w:tcW w:w="1296" w:type="dxa"/>
          </w:tcPr>
          <w:p w14:paraId="764A7BB2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bCs/>
                <w:color w:val="000000" w:themeColor="text1"/>
              </w:rPr>
            </w:pPr>
            <w:r w:rsidRPr="00832C93">
              <w:rPr>
                <w:rFonts w:cs="Times New Roman"/>
                <w:bCs/>
                <w:color w:val="000000" w:themeColor="text1"/>
              </w:rPr>
              <w:t>3</w:t>
            </w:r>
          </w:p>
        </w:tc>
        <w:tc>
          <w:tcPr>
            <w:tcW w:w="1296" w:type="dxa"/>
          </w:tcPr>
          <w:p w14:paraId="22784A2F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  <w:r w:rsidRPr="00832C93">
              <w:rPr>
                <w:rFonts w:cs="Times New Roman"/>
              </w:rPr>
              <w:t xml:space="preserve">4 (describes me very well) </w:t>
            </w:r>
          </w:p>
        </w:tc>
      </w:tr>
      <w:tr w:rsidR="00832C93" w:rsidRPr="00832C93" w14:paraId="72019919" w14:textId="77777777" w:rsidTr="00832C93">
        <w:tc>
          <w:tcPr>
            <w:tcW w:w="2448" w:type="dxa"/>
          </w:tcPr>
          <w:p w14:paraId="79E2D5D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 xml:space="preserve">a. I am aware of how society treats racial or ethnic groups differently than my own. </w:t>
            </w:r>
          </w:p>
        </w:tc>
        <w:tc>
          <w:tcPr>
            <w:tcW w:w="1296" w:type="dxa"/>
          </w:tcPr>
          <w:p w14:paraId="0E32F12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35925E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E0EE6A2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3CB289AD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28588DD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8470CD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8C528E5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EBE8BEC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F0A8F1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3201B3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1C170E9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515899E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264D264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8C1336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6DDBB34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3638A24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CB74F2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F64A7B1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3821C4D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1847823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832C93" w:rsidRPr="00832C93" w14:paraId="441D442E" w14:textId="77777777" w:rsidTr="00832C93">
        <w:tc>
          <w:tcPr>
            <w:tcW w:w="2448" w:type="dxa"/>
          </w:tcPr>
          <w:p w14:paraId="425B51B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b. I recognize that the media often portrays people based on their racial or ethnic stereotypes.</w:t>
            </w:r>
          </w:p>
        </w:tc>
        <w:tc>
          <w:tcPr>
            <w:tcW w:w="1296" w:type="dxa"/>
          </w:tcPr>
          <w:p w14:paraId="445B8AAA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06E36EC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E1DAC05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335D32F4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19788D2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0CB510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2F0672A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6BB28621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AD091F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E7C221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B35C8FE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96C87EC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63A745C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32D6D8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0CF229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56ED931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488EFA9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02FC81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41B3F3E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4560C29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832C93" w:rsidRPr="00832C93" w14:paraId="38D23782" w14:textId="77777777" w:rsidTr="00832C93">
        <w:tc>
          <w:tcPr>
            <w:tcW w:w="2448" w:type="dxa"/>
          </w:tcPr>
          <w:p w14:paraId="31CD76E6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c. I can see how other racial or ethnic groups are systemically oppressed in our society.</w:t>
            </w:r>
          </w:p>
        </w:tc>
        <w:tc>
          <w:tcPr>
            <w:tcW w:w="1296" w:type="dxa"/>
          </w:tcPr>
          <w:p w14:paraId="3257156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1DC943D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62FCC1E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2B65A37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68AFB61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7EA50F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3314383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03F7D761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560E4F1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DFD480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8C0F521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D88E302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27798C7C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D0F32D5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B1E01A6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59322946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746658D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56A2378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3DF6878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CB78E12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  <w:tr w:rsidR="00832C93" w:rsidRPr="00832C93" w14:paraId="4B9319B2" w14:textId="77777777" w:rsidTr="00832C93">
        <w:tc>
          <w:tcPr>
            <w:tcW w:w="2448" w:type="dxa"/>
          </w:tcPr>
          <w:p w14:paraId="73A8507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  <w:r w:rsidRPr="00832C93">
              <w:rPr>
                <w:rFonts w:cs="Times New Roman"/>
              </w:rPr>
              <w:t>d. I am aware of institutional barriers (e.g., restricted opportunities for job promotion) that discriminate against racial or ethnic groups other than my own.</w:t>
            </w:r>
          </w:p>
        </w:tc>
        <w:tc>
          <w:tcPr>
            <w:tcW w:w="1296" w:type="dxa"/>
          </w:tcPr>
          <w:p w14:paraId="1B22CD34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12708C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718784D0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6FF224F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4D42F8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4B3121FE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36F1EB16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79D46E59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659A57D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D290210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940FEAC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2D76E4D4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45355269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29A7653B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15E34F2B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4C60EA14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  <w:tc>
          <w:tcPr>
            <w:tcW w:w="1296" w:type="dxa"/>
          </w:tcPr>
          <w:p w14:paraId="3D00E9B7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6712F343" w14:textId="77777777" w:rsidR="00A231F1" w:rsidRPr="00832C93" w:rsidRDefault="00A231F1" w:rsidP="007573F9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  <w:p w14:paraId="5D0B2CC0" w14:textId="77777777" w:rsidR="00A231F1" w:rsidRPr="00832C93" w:rsidRDefault="00A231F1" w:rsidP="007573F9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</w:rPr>
            </w:pPr>
          </w:p>
          <w:p w14:paraId="10C0B2AC" w14:textId="77777777" w:rsidR="00A231F1" w:rsidRPr="00832C93" w:rsidRDefault="00A231F1" w:rsidP="007573F9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</w:tr>
    </w:tbl>
    <w:p w14:paraId="654D97C1" w14:textId="77777777" w:rsidR="00A231F1" w:rsidRPr="00832C93" w:rsidRDefault="00A231F1" w:rsidP="007573F9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674E7947" w14:textId="77777777" w:rsidR="00C31EFD" w:rsidRDefault="00C31EFD" w:rsidP="007573F9">
      <w:pPr>
        <w:rPr>
          <w:rFonts w:cs="Times New Roman"/>
        </w:rPr>
      </w:pPr>
    </w:p>
    <w:p w14:paraId="4477E824" w14:textId="77777777" w:rsidR="00C31EFD" w:rsidRDefault="00C31EFD" w:rsidP="007573F9">
      <w:pPr>
        <w:rPr>
          <w:rFonts w:cs="Times New Roman"/>
        </w:rPr>
      </w:pPr>
    </w:p>
    <w:p w14:paraId="6C1576DF" w14:textId="77777777" w:rsidR="00734548" w:rsidRPr="00734548" w:rsidRDefault="00C31EFD" w:rsidP="0073454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34548" w:rsidRPr="00734548">
        <w:rPr>
          <w:noProof/>
        </w:rPr>
        <w:t>1.</w:t>
      </w:r>
      <w:r w:rsidR="00734548" w:rsidRPr="00734548">
        <w:rPr>
          <w:noProof/>
        </w:rPr>
        <w:tab/>
        <w:t xml:space="preserve">Savoia, E., et al., </w:t>
      </w:r>
      <w:r w:rsidR="00734548" w:rsidRPr="00734548">
        <w:rPr>
          <w:i/>
          <w:noProof/>
        </w:rPr>
        <w:t>Assessing the Impact of the Boston CVE Pilot Program: A Developmental Evaluation Approach.</w:t>
      </w:r>
      <w:r w:rsidR="00734548" w:rsidRPr="00734548">
        <w:rPr>
          <w:noProof/>
        </w:rPr>
        <w:t xml:space="preserve"> Homeland Security Affairs, 2020. </w:t>
      </w:r>
      <w:r w:rsidR="00734548" w:rsidRPr="00734548">
        <w:rPr>
          <w:b/>
          <w:noProof/>
        </w:rPr>
        <w:t>17</w:t>
      </w:r>
      <w:r w:rsidR="00734548" w:rsidRPr="00734548">
        <w:rPr>
          <w:noProof/>
        </w:rPr>
        <w:t>(6).</w:t>
      </w:r>
    </w:p>
    <w:p w14:paraId="5DC4BBDA" w14:textId="77777777" w:rsidR="00734548" w:rsidRPr="00734548" w:rsidRDefault="00734548" w:rsidP="00734548">
      <w:pPr>
        <w:pStyle w:val="EndNoteBibliography"/>
        <w:ind w:left="720" w:hanging="720"/>
        <w:rPr>
          <w:noProof/>
        </w:rPr>
      </w:pPr>
      <w:r w:rsidRPr="00734548">
        <w:rPr>
          <w:noProof/>
        </w:rPr>
        <w:t>2.</w:t>
      </w:r>
      <w:r w:rsidRPr="00734548">
        <w:rPr>
          <w:noProof/>
        </w:rPr>
        <w:tab/>
        <w:t xml:space="preserve">Savoia, E., et al., </w:t>
      </w:r>
      <w:r w:rsidRPr="00734548">
        <w:rPr>
          <w:i/>
          <w:noProof/>
        </w:rPr>
        <w:t>Evaluation of a School Campaign to Reduce Hatred.</w:t>
      </w:r>
      <w:r w:rsidRPr="00734548">
        <w:rPr>
          <w:noProof/>
        </w:rPr>
        <w:t xml:space="preserve"> Journal for Deradicalization, 2019. </w:t>
      </w:r>
      <w:r w:rsidRPr="00734548">
        <w:rPr>
          <w:b/>
          <w:noProof/>
        </w:rPr>
        <w:t>Winter</w:t>
      </w:r>
      <w:r w:rsidRPr="00734548">
        <w:rPr>
          <w:noProof/>
        </w:rPr>
        <w:t>(21).</w:t>
      </w:r>
    </w:p>
    <w:p w14:paraId="3268A79D" w14:textId="77777777" w:rsidR="00734548" w:rsidRPr="00734548" w:rsidRDefault="00734548" w:rsidP="00734548">
      <w:pPr>
        <w:pStyle w:val="EndNoteBibliography"/>
        <w:ind w:left="720" w:hanging="720"/>
        <w:rPr>
          <w:noProof/>
        </w:rPr>
      </w:pPr>
      <w:r w:rsidRPr="00734548">
        <w:rPr>
          <w:noProof/>
        </w:rPr>
        <w:t>3.</w:t>
      </w:r>
      <w:r w:rsidRPr="00734548">
        <w:rPr>
          <w:noProof/>
        </w:rPr>
        <w:tab/>
        <w:t xml:space="preserve">Van Dyne, L., S. Ang, and C. Koh, </w:t>
      </w:r>
      <w:r w:rsidRPr="00734548">
        <w:rPr>
          <w:i/>
          <w:noProof/>
        </w:rPr>
        <w:t>Cultural intelligence: Measurement and scale development</w:t>
      </w:r>
      <w:r w:rsidRPr="00734548">
        <w:rPr>
          <w:noProof/>
        </w:rPr>
        <w:t xml:space="preserve">, in </w:t>
      </w:r>
      <w:r w:rsidRPr="00734548">
        <w:rPr>
          <w:i/>
          <w:noProof/>
        </w:rPr>
        <w:t>Contemporary leadership and intercultural competence: Exploring the cross-cultural dynamics within organizations.</w:t>
      </w:r>
      <w:r w:rsidRPr="00734548">
        <w:rPr>
          <w:noProof/>
        </w:rPr>
        <w:t xml:space="preserve"> 2009, Sage Publications, Inc: Thousand Oaks, CA, US. p. 233-254.</w:t>
      </w:r>
    </w:p>
    <w:p w14:paraId="4A97AA87" w14:textId="77777777" w:rsidR="00734548" w:rsidRPr="00734548" w:rsidRDefault="00734548" w:rsidP="00734548">
      <w:pPr>
        <w:pStyle w:val="EndNoteBibliography"/>
        <w:ind w:left="720" w:hanging="720"/>
        <w:rPr>
          <w:noProof/>
        </w:rPr>
      </w:pPr>
      <w:r w:rsidRPr="00734548">
        <w:rPr>
          <w:noProof/>
        </w:rPr>
        <w:t>4.</w:t>
      </w:r>
      <w:r w:rsidRPr="00734548">
        <w:rPr>
          <w:noProof/>
        </w:rPr>
        <w:tab/>
        <w:t xml:space="preserve">Wang, Y.-W., et al., </w:t>
      </w:r>
      <w:r w:rsidRPr="00734548">
        <w:rPr>
          <w:i/>
          <w:noProof/>
        </w:rPr>
        <w:t>The scale of ethnocultural empathy: development, validation, and reliability.</w:t>
      </w:r>
      <w:r w:rsidRPr="00734548">
        <w:rPr>
          <w:noProof/>
        </w:rPr>
        <w:t xml:space="preserve"> Journal of counseling psychology, 2003. </w:t>
      </w:r>
      <w:r w:rsidRPr="00734548">
        <w:rPr>
          <w:b/>
          <w:noProof/>
        </w:rPr>
        <w:t>50</w:t>
      </w:r>
      <w:r w:rsidRPr="00734548">
        <w:rPr>
          <w:noProof/>
        </w:rPr>
        <w:t>(2): p. 221.</w:t>
      </w:r>
    </w:p>
    <w:p w14:paraId="2453D9BE" w14:textId="73F2F46B" w:rsidR="0025755C" w:rsidRPr="00832C93" w:rsidRDefault="00C31EFD" w:rsidP="007573F9">
      <w:pPr>
        <w:rPr>
          <w:rFonts w:cs="Times New Roman"/>
        </w:rPr>
      </w:pPr>
      <w:r>
        <w:rPr>
          <w:rFonts w:cs="Times New Roman"/>
        </w:rPr>
        <w:fldChar w:fldCharType="end"/>
      </w:r>
    </w:p>
    <w:sectPr w:rsidR="0025755C" w:rsidRPr="00832C93" w:rsidSect="00237E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0C783A"/>
    <w:multiLevelType w:val="hybridMultilevel"/>
    <w:tmpl w:val="7DB28186"/>
    <w:lvl w:ilvl="0" w:tplc="8DC41AA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D722725"/>
    <w:multiLevelType w:val="hybridMultilevel"/>
    <w:tmpl w:val="FB581852"/>
    <w:lvl w:ilvl="0" w:tplc="68840558">
      <w:start w:val="1"/>
      <w:numFmt w:val="bullet"/>
      <w:lvlText w:val=""/>
      <w:lvlJc w:val="left"/>
      <w:pPr>
        <w:ind w:left="9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f0a2wdcz99e7edstop2vz4s2sfzpp22zw5&quot;&gt;toolkit references&lt;record-ids&gt;&lt;item&gt;2&lt;/item&gt;&lt;item&gt;3&lt;/item&gt;&lt;item&gt;6&lt;/item&gt;&lt;item&gt;8&lt;/item&gt;&lt;/record-ids&gt;&lt;/item&gt;&lt;/Libraries&gt;"/>
  </w:docVars>
  <w:rsids>
    <w:rsidRoot w:val="00A231F1"/>
    <w:rsid w:val="00031914"/>
    <w:rsid w:val="0003451D"/>
    <w:rsid w:val="00097982"/>
    <w:rsid w:val="000E6314"/>
    <w:rsid w:val="00100DB4"/>
    <w:rsid w:val="00120497"/>
    <w:rsid w:val="00153A28"/>
    <w:rsid w:val="00162B3E"/>
    <w:rsid w:val="0022233D"/>
    <w:rsid w:val="00237E1E"/>
    <w:rsid w:val="00237F96"/>
    <w:rsid w:val="003373AF"/>
    <w:rsid w:val="00356114"/>
    <w:rsid w:val="00386B4B"/>
    <w:rsid w:val="0039550E"/>
    <w:rsid w:val="004850B3"/>
    <w:rsid w:val="004F4308"/>
    <w:rsid w:val="00507135"/>
    <w:rsid w:val="00525340"/>
    <w:rsid w:val="00564F4C"/>
    <w:rsid w:val="00597B2E"/>
    <w:rsid w:val="005E278E"/>
    <w:rsid w:val="00626BDC"/>
    <w:rsid w:val="0063195F"/>
    <w:rsid w:val="0064689F"/>
    <w:rsid w:val="006F1ECE"/>
    <w:rsid w:val="00734548"/>
    <w:rsid w:val="007573F9"/>
    <w:rsid w:val="007D231A"/>
    <w:rsid w:val="008110C3"/>
    <w:rsid w:val="00832C93"/>
    <w:rsid w:val="008E1303"/>
    <w:rsid w:val="00910DD0"/>
    <w:rsid w:val="00931AF0"/>
    <w:rsid w:val="009522D4"/>
    <w:rsid w:val="00994AE9"/>
    <w:rsid w:val="00A231F1"/>
    <w:rsid w:val="00A33733"/>
    <w:rsid w:val="00A728F5"/>
    <w:rsid w:val="00AA2C94"/>
    <w:rsid w:val="00AD5B28"/>
    <w:rsid w:val="00B25F4C"/>
    <w:rsid w:val="00B50C69"/>
    <w:rsid w:val="00B90930"/>
    <w:rsid w:val="00BA2668"/>
    <w:rsid w:val="00BE3CBF"/>
    <w:rsid w:val="00C31EFD"/>
    <w:rsid w:val="00C65F3B"/>
    <w:rsid w:val="00CE6888"/>
    <w:rsid w:val="00CE7EE0"/>
    <w:rsid w:val="00DB5535"/>
    <w:rsid w:val="00DE06A8"/>
    <w:rsid w:val="00E07A1A"/>
    <w:rsid w:val="00E10773"/>
    <w:rsid w:val="00E41E00"/>
    <w:rsid w:val="00E62AFE"/>
    <w:rsid w:val="00E83F5D"/>
    <w:rsid w:val="00EE4C50"/>
    <w:rsid w:val="00F24941"/>
    <w:rsid w:val="00F60D6A"/>
    <w:rsid w:val="00FA6E4C"/>
    <w:rsid w:val="00FD7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FD4245"/>
  <w15:chartTrackingRefBased/>
  <w15:docId w15:val="{9C824DC6-EE71-7D41-8901-BEFA6109B3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31F1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231F1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A231F1"/>
    <w:pPr>
      <w:ind w:left="720"/>
      <w:contextualSpacing/>
    </w:pPr>
  </w:style>
  <w:style w:type="paragraph" w:customStyle="1" w:styleId="H2">
    <w:name w:val="H2"/>
    <w:next w:val="Normal"/>
    <w:rsid w:val="00BE3CBF"/>
    <w:pPr>
      <w:spacing w:after="240"/>
    </w:pPr>
    <w:rPr>
      <w:rFonts w:eastAsiaTheme="minorEastAsia"/>
      <w:b/>
      <w:color w:val="000000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BE3CB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31EFD"/>
    <w:pPr>
      <w:jc w:val="center"/>
    </w:pPr>
    <w:rPr>
      <w:rFonts w:cs="Times New Roma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31EFD"/>
    <w:rPr>
      <w:rFonts w:ascii="Times New Roman" w:hAnsi="Times New Roman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31EFD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C31EFD"/>
    <w:rPr>
      <w:rFonts w:cs="Times New Roman"/>
    </w:rPr>
  </w:style>
  <w:style w:type="character" w:customStyle="1" w:styleId="EndNoteBibliographyChar">
    <w:name w:val="EndNote Bibliography Char"/>
    <w:basedOn w:val="ListParagraphChar"/>
    <w:link w:val="EndNoteBibliography"/>
    <w:rsid w:val="00C31EFD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reparedness@hsph.harvard.edu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003</Words>
  <Characters>5719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man, Nigel Walsh</dc:creator>
  <cp:keywords/>
  <dc:description/>
  <cp:lastModifiedBy>Harriman, Nigel Walsh</cp:lastModifiedBy>
  <cp:revision>7</cp:revision>
  <dcterms:created xsi:type="dcterms:W3CDTF">2022-01-25T15:56:00Z</dcterms:created>
  <dcterms:modified xsi:type="dcterms:W3CDTF">2022-01-26T19:06:00Z</dcterms:modified>
</cp:coreProperties>
</file>